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415D2351"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68A880FA"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t>thermostability.</w:t>
      </w:r>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r w:rsidR="00ED003A" w:rsidRPr="00656029">
        <w:rPr>
          <w:noProof/>
          <w:vertAlign w:val="superscript"/>
        </w:rPr>
        <w:t>7</w:t>
      </w:r>
      <w:r w:rsidR="00ED003A" w:rsidRPr="00656029">
        <w:rPr>
          <w:vertAlign w:val="superscript"/>
        </w:rPr>
        <w:fldChar w:fldCharType="end"/>
      </w:r>
      <w:r w:rsidR="00656029"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r w:rsidR="00ED003A" w:rsidRPr="00656029">
        <w:rPr>
          <w:noProof/>
          <w:vertAlign w:val="superscript"/>
        </w:rPr>
        <w:t>8</w:t>
      </w:r>
      <w:r w:rsidR="00ED003A" w:rsidRPr="00656029">
        <w:rPr>
          <w:vertAlign w:val="superscript"/>
        </w:rPr>
        <w:fldChar w:fldCharType="end"/>
      </w:r>
      <w:r w:rsidR="00ED003A"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r w:rsidR="00ED003A" w:rsidRPr="00656029">
        <w:rPr>
          <w:noProof/>
          <w:vertAlign w:val="superscript"/>
        </w:rPr>
        <w:t>9</w:t>
      </w:r>
      <w:proofErr w:type="spellEnd"/>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w:t>
      </w:r>
      <w:r w:rsidR="00DF34E5">
        <w:lastRenderedPageBreak/>
        <w:t xml:space="preserve">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2368ECFC"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was used to identify the substrate </w:t>
      </w:r>
      <w:r>
        <w:lastRenderedPageBreak/>
        <w:t xml:space="preserve">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w:t>
      </w:r>
      <w:proofErr w:type="spellStart"/>
      <w:r>
        <w:t>mechanism</w:t>
      </w:r>
      <w:r w:rsidR="005352D3">
        <w:t>.</w:t>
      </w:r>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proofErr w:type="spellEnd"/>
      <w:r w:rsidR="005352D3">
        <w:fldChar w:fldCharType="end"/>
      </w:r>
      <w:r>
        <w:t xml:space="preserve"> </w:t>
      </w:r>
    </w:p>
    <w:p w14:paraId="7AB132AA" w14:textId="0B58442F" w:rsidR="00DF34E5" w:rsidRDefault="00DF34E5" w:rsidP="008C36CB">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DBF7AE7" w:rsidR="00DF34E5" w:rsidRDefault="00DF34E5" w:rsidP="008C36CB">
      <w:pPr>
        <w:spacing w:line="480" w:lineRule="auto"/>
      </w:pPr>
      <w:r>
        <w:lastRenderedPageBreak/>
        <w:t xml:space="preserve">Each of the 104 mutants was made via Kunkel </w:t>
      </w:r>
      <w:proofErr w:type="spellStart"/>
      <w:r>
        <w:t>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proofErr w:type="spellEnd"/>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DAB779"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2014CE6" w:rsidR="00DF34E5" w:rsidRDefault="00DF34E5" w:rsidP="008C36CB">
      <w:pPr>
        <w:spacing w:line="480" w:lineRule="auto"/>
      </w:pPr>
      <w:r>
        <w:tab/>
      </w:r>
      <w:r w:rsidR="002C6335">
        <w:t xml:space="preserve">Notably,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lastRenderedPageBreak/>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0F385964" w:rsidR="00DF34E5" w:rsidRDefault="00DF34E5" w:rsidP="008C36CB">
      <w:pPr>
        <w:spacing w:line="480" w:lineRule="auto"/>
      </w:pPr>
      <w:r>
        <w:tab/>
        <w:t xml:space="preserve">Another </w:t>
      </w:r>
      <w:r w:rsidR="00491D69">
        <w:t xml:space="preserve">notable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 xml:space="preserve">mportance to </w:t>
      </w:r>
      <w:proofErr w:type="spellStart"/>
      <w:r w:rsidR="00E31C1E">
        <w:t>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CA1A01"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285AF232" w14:textId="42FEFA57"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 xml:space="preserve">A tightly packed enzyme without voids would likely </w:t>
      </w:r>
      <w:r w:rsidR="00E00C06">
        <w:lastRenderedPageBreak/>
        <w:t>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w:t>
      </w:r>
      <w:proofErr w:type="spellStart"/>
      <w:r w:rsidR="00514702">
        <w:t>catalysis.</w:t>
      </w:r>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proofErr w:type="spellEnd"/>
      <w:r w:rsidR="00B456CE">
        <w:fldChar w:fldCharType="end"/>
      </w:r>
      <w:r w:rsidR="00D611EC">
        <w:t xml:space="preserve"> </w:t>
      </w:r>
      <w:r w:rsidR="00514702">
        <w:t>To further support this</w:t>
      </w:r>
      <w:r w:rsidR="00D611EC">
        <w:t xml:space="preserve"> proposed</w:t>
      </w:r>
      <w:r w:rsidR="00514702">
        <w:t xml:space="preserve"> classic</w:t>
      </w:r>
      <w:r w:rsidR="00D611EC">
        <w:t>al</w:t>
      </w:r>
      <w:r w:rsidR="00514702">
        <w:t xml:space="preserve"> lock-and-key mechanism</w:t>
      </w:r>
      <w:r w:rsidR="00D611EC">
        <w:t>,</w:t>
      </w:r>
      <w:r w:rsidR="00514702">
        <w:t xml:space="preserve"> the observed </w:t>
      </w:r>
      <w:proofErr w:type="spellStart"/>
      <w:r w:rsidR="00DF34E5">
        <w:t>RMSD</w:t>
      </w:r>
      <w:proofErr w:type="spellEnd"/>
      <w:r w:rsidR="00DF34E5">
        <w:t xml:space="preserve"> between the </w:t>
      </w:r>
      <w:r w:rsidR="008F0D45">
        <w:t xml:space="preserve">crystal structures of the </w:t>
      </w:r>
      <w:proofErr w:type="spellStart"/>
      <w:r w:rsidR="00DF34E5">
        <w:t>apo</w:t>
      </w:r>
      <w:proofErr w:type="spellEnd"/>
      <w:r w:rsidR="008F0D45">
        <w:t xml:space="preserve"> (</w:t>
      </w:r>
      <w:proofErr w:type="spellStart"/>
      <w:r w:rsidR="008F0D45" w:rsidRPr="008F0D45">
        <w:t>2O9P</w:t>
      </w:r>
      <w:proofErr w:type="spellEnd"/>
      <w:r w:rsidR="008F0D45">
        <w:t>)</w:t>
      </w:r>
      <w:r w:rsidR="00DF34E5">
        <w:t xml:space="preserve"> and transition state analogue</w:t>
      </w:r>
      <w:r w:rsidR="00D611EC">
        <w:t>–</w:t>
      </w:r>
      <w:r w:rsidR="00DF34E5">
        <w:t xml:space="preserve">bound </w:t>
      </w:r>
      <w:r w:rsidR="008F0D45">
        <w:t>(</w:t>
      </w:r>
      <w:proofErr w:type="spellStart"/>
      <w:r w:rsidR="008F0D45">
        <w:t>2JIE</w:t>
      </w:r>
      <w:proofErr w:type="spellEnd"/>
      <w:r w:rsidR="008F0D45">
        <w:t xml:space="preserve">) </w:t>
      </w:r>
      <w:r w:rsidR="00DF34E5">
        <w:t>forms of BglB is &lt;</w:t>
      </w:r>
      <w:r w:rsidR="00DC381A">
        <w:t xml:space="preserve"> </w:t>
      </w:r>
      <w:r w:rsidR="00DF34E5">
        <w:t xml:space="preserve">0.2 Å. </w:t>
      </w:r>
      <w:r w:rsidR="00E00C06">
        <w:t>However,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7200BF">
        <w:t xml:space="preserve"> and structural packing in BglB.</w:t>
      </w:r>
      <w:r w:rsidR="000E5CDA">
        <w:t xml:space="preserve"> </w:t>
      </w:r>
    </w:p>
    <w:p w14:paraId="440A2B73" w14:textId="178D3D64"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proofErr w:type="spellEnd"/>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p>
    <w:p w14:paraId="5531B8F6" w14:textId="320C61BC"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 xml:space="preserve">important for </w:t>
      </w:r>
      <w:r w:rsidR="00593244">
        <w:lastRenderedPageBreak/>
        <w:t>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proofErr w:type="spellEnd"/>
      <w:r w:rsidR="00821017">
        <w:fldChar w:fldCharType="end"/>
      </w:r>
    </w:p>
    <w:p w14:paraId="3B4FCD8D" w14:textId="0D2019A1" w:rsidR="00B456CE" w:rsidRDefault="00DF34E5" w:rsidP="003E150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B08C23" w:rsidR="003E150D" w:rsidRDefault="00B456CE" w:rsidP="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w:t>
      </w:r>
      <w:proofErr w:type="spellStart"/>
      <w:r w:rsidR="00D82E0D">
        <w:t>mutant.</w:t>
      </w:r>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proofErr w:type="spellEnd"/>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 xml:space="preserve">introducing informative features that capture different aspects of the variation observed and exploring other non-linear regression methods that balance </w:t>
      </w:r>
      <w:r w:rsidR="003E150D">
        <w:lastRenderedPageBreak/>
        <w:t>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4A477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lastRenderedPageBreak/>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64584F11" w:rsidR="00DF34E5" w:rsidRDefault="00DF34E5" w:rsidP="008C36CB">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080EC988"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1D0641A" w14:textId="54644B98" w:rsidR="00AE71AE" w:rsidRDefault="0084174E" w:rsidP="008C36CB">
      <w:pPr>
        <w:spacing w:line="480" w:lineRule="auto"/>
      </w:pPr>
      <w:proofErr w:type="spellStart"/>
      <w:r>
        <w:t>DAC</w:t>
      </w:r>
      <w:proofErr w:type="spellEnd"/>
      <w:r>
        <w:t xml:space="preserve"> and </w:t>
      </w:r>
      <w:proofErr w:type="spellStart"/>
      <w:r>
        <w:t>RWC</w:t>
      </w:r>
      <w:proofErr w:type="spellEnd"/>
      <w:r>
        <w:t xml:space="preserve"> contributed equally</w:t>
      </w:r>
    </w:p>
    <w:p w14:paraId="26B4F9D6" w14:textId="77777777" w:rsidR="0084174E" w:rsidRDefault="0084174E" w:rsidP="008C36CB">
      <w:pPr>
        <w:spacing w:line="480" w:lineRule="auto"/>
      </w:pPr>
    </w:p>
    <w:p w14:paraId="187ABF13" w14:textId="104291E7" w:rsidR="00DF34E5" w:rsidRDefault="00DF34E5" w:rsidP="008C36CB">
      <w:pPr>
        <w:spacing w:line="480" w:lineRule="auto"/>
      </w:pPr>
      <w:r w:rsidRPr="00726317">
        <w:rPr>
          <w:b/>
        </w:rPr>
        <w:t>ACKNOWLEDGMENT</w:t>
      </w:r>
      <w:r w:rsidR="00AE71AE" w:rsidRPr="00726317">
        <w:rPr>
          <w:b/>
        </w:rPr>
        <w:t>S</w:t>
      </w:r>
    </w:p>
    <w:p w14:paraId="3800F2D3" w14:textId="7B4144BF"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64E40F8D"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rsidR="0084174E">
        <w:t>;</w:t>
      </w:r>
      <w:r>
        <w:t xml:space="preserve"> </w:t>
      </w:r>
      <w:proofErr w:type="spellStart"/>
      <w:r>
        <w:t>RMSD</w:t>
      </w:r>
      <w:proofErr w:type="spellEnd"/>
      <w:r w:rsidR="0084174E">
        <w:t>,</w:t>
      </w:r>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w:t>
      </w:r>
      <w:r w:rsidR="00AC16C7">
        <w:t>.</w:t>
      </w:r>
      <w:r w:rsidR="00DA6C73">
        <w:t xml:space="preserve"> </w:t>
      </w:r>
      <w:r>
        <w:t>Alpha carbons of residues mutated shown as blue spheres</w:t>
      </w:r>
      <w:r w:rsidR="00AC16C7">
        <w:t>. The image was generated with</w:t>
      </w:r>
      <w:r>
        <w:t xml:space="preserve"> </w:t>
      </w:r>
      <w:proofErr w:type="spellStart"/>
      <w:r w:rsidR="00AC16C7">
        <w:t>PyMOL.</w:t>
      </w:r>
      <w:r w:rsidR="00AC16C7">
        <w:fldChar w:fldCharType="begin"/>
      </w:r>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4A477D" w:rsidRPr="004A477D">
        <w:rPr>
          <w:noProof/>
          <w:vertAlign w:val="superscript"/>
        </w:rPr>
        <w:t>21</w:t>
      </w:r>
      <w:proofErr w:type="spellEnd"/>
      <w:r w:rsidR="00AC16C7">
        <w:fldChar w:fldCharType="end"/>
      </w:r>
      <w:r w:rsidR="00AC16C7">
        <w:t xml:space="preserve"> </w:t>
      </w:r>
      <w:r>
        <w:t>(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2737304F"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w:t>
      </w:r>
      <w:r w:rsidR="00AC16C7">
        <w:t>The metric 1/K</w:t>
      </w:r>
      <w:r w:rsidR="00AC16C7" w:rsidRPr="00BE115D">
        <w:rPr>
          <w:vertAlign w:val="subscript"/>
        </w:rPr>
        <w:t>M</w:t>
      </w:r>
      <w:r w:rsidR="00AC16C7">
        <w:t xml:space="preserve"> is used so a higher value is consistently corresponding to a better kinetic constant when evaluating </w:t>
      </w:r>
      <w:proofErr w:type="spellStart"/>
      <w:r w:rsidR="00AC16C7" w:rsidRPr="00BE115D">
        <w:rPr>
          <w:i/>
        </w:rPr>
        <w:t>k</w:t>
      </w:r>
      <w:r w:rsidR="00AC16C7" w:rsidRPr="00BE115D">
        <w:rPr>
          <w:vertAlign w:val="subscript"/>
        </w:rPr>
        <w:t>cat</w:t>
      </w:r>
      <w:proofErr w:type="spellEnd"/>
      <w:r w:rsidR="00AC16C7">
        <w:t xml:space="preserve">, </w:t>
      </w:r>
      <w:proofErr w:type="spellStart"/>
      <w:r w:rsidR="00AC16C7" w:rsidRPr="00BE115D">
        <w:rPr>
          <w:i/>
        </w:rPr>
        <w:t>k</w:t>
      </w:r>
      <w:r w:rsidR="00AC16C7" w:rsidRPr="00BE115D">
        <w:rPr>
          <w:vertAlign w:val="subscript"/>
        </w:rPr>
        <w:t>cat</w:t>
      </w:r>
      <w:proofErr w:type="spellEnd"/>
      <w:r w:rsidR="00AC16C7">
        <w:t>/K</w:t>
      </w:r>
      <w:r w:rsidR="00AC16C7">
        <w:rPr>
          <w:vertAlign w:val="subscript"/>
        </w:rPr>
        <w:t>M</w:t>
      </w:r>
      <w:r w:rsidR="00AC16C7">
        <w:t>, and K</w:t>
      </w:r>
      <w:r w:rsidR="00AC16C7" w:rsidRPr="00BE115D">
        <w:rPr>
          <w:vertAlign w:val="subscript"/>
        </w:rPr>
        <w:t>M</w:t>
      </w:r>
      <w:r w:rsidR="00AC16C7">
        <w:t xml:space="preserve">. </w:t>
      </w:r>
      <w:r>
        <w:t xml:space="preserve">If the kinetic constant was not measurable, an X is depicted in the box. Proteins that were expressed as soluble protein with a purification yield of &gt;0.1 mg/mL, and </w:t>
      </w:r>
      <w:r>
        <w:lastRenderedPageBreak/>
        <w:t xml:space="preserve">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t xml:space="preserve">, </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3BE3B826">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5C69081A" w:rsidR="00DF34E5" w:rsidRDefault="004D15E9" w:rsidP="008C36CB">
      <w:pPr>
        <w:spacing w:line="480" w:lineRule="auto"/>
      </w:pPr>
      <w:r w:rsidRPr="0073693D">
        <w:rPr>
          <w:i/>
        </w:rPr>
        <w:t>Top panel</w:t>
      </w:r>
      <w:r w:rsidR="00136DDD">
        <w:rPr>
          <w:i/>
        </w:rPr>
        <w:t>s</w:t>
      </w:r>
      <w:r>
        <w:t xml:space="preserve">: </w:t>
      </w:r>
      <w:r w:rsidR="00136DDD">
        <w:t xml:space="preserve">predicted versus </w:t>
      </w:r>
      <w:r w:rsidR="0073693D">
        <w:t>experimentally-</w:t>
      </w:r>
      <w:r w:rsidR="00136DDD">
        <w:t xml:space="preserve">measured </w:t>
      </w:r>
      <w:r w:rsidR="0073693D">
        <w:t xml:space="preserve">values for </w:t>
      </w:r>
      <w:r w:rsidR="00136DDD">
        <w:t xml:space="preserve">kinetic constants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A), </w:t>
      </w:r>
      <w:proofErr w:type="spellStart"/>
      <w:r w:rsidR="004F15C1" w:rsidRPr="00AE71AE">
        <w:rPr>
          <w:i/>
        </w:rPr>
        <w:t>k</w:t>
      </w:r>
      <w:r w:rsidR="004F15C1" w:rsidRPr="00AE71AE">
        <w:rPr>
          <w:vertAlign w:val="subscript"/>
        </w:rPr>
        <w:t>cat</w:t>
      </w:r>
      <w:proofErr w:type="spellEnd"/>
      <w:r w:rsidR="00DF34E5">
        <w:t xml:space="preserve"> (B), and 1/</w:t>
      </w:r>
      <w:r w:rsidR="004F15C1">
        <w:t>K</w:t>
      </w:r>
      <w:r w:rsidR="004F15C1" w:rsidRPr="004F15C1">
        <w:rPr>
          <w:vertAlign w:val="subscript"/>
        </w:rPr>
        <w:t>M</w:t>
      </w:r>
      <w:r w:rsidR="00DF34E5">
        <w:t xml:space="preserve"> (C)</w:t>
      </w:r>
      <w:r w:rsidR="0073693D">
        <w:t>. All values are</w:t>
      </w:r>
      <w:r w:rsidR="00136DDD">
        <w:t xml:space="preserve"> relative to the wild type enzyme and on a log scale. </w:t>
      </w:r>
      <w:r w:rsidR="00DF34E5">
        <w:t>The standard deviation</w:t>
      </w:r>
      <w:r w:rsidR="00136DDD">
        <w:t xml:space="preserve"> (error bars)</w:t>
      </w:r>
      <w:r w:rsidR="0073693D">
        <w:t xml:space="preserve"> of the predicted values</w:t>
      </w:r>
      <w:r w:rsidR="00DF34E5">
        <w:t xml:space="preserve"> was calculated based on the prediction by 1000-fold cross validation for each point. </w:t>
      </w:r>
      <w:r>
        <w:t xml:space="preserve">The red line corresponds to linear regression and has been added for visualization purposes. </w:t>
      </w:r>
      <w:r w:rsidRPr="0073693D">
        <w:rPr>
          <w:i/>
        </w:rPr>
        <w:t>Bottom panel</w:t>
      </w:r>
      <w:r w:rsidR="00136DDD">
        <w:rPr>
          <w:i/>
        </w:rPr>
        <w:t>s</w:t>
      </w:r>
      <w:r>
        <w:t xml:space="preserve">: Histograms </w:t>
      </w:r>
      <w:r w:rsidR="00DF34E5">
        <w:t xml:space="preserve">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respectively)</w:t>
      </w:r>
      <w:r>
        <w:t xml:space="preserve">, along with the residual errors </w:t>
      </w:r>
      <w:r w:rsidR="00136DDD">
        <w:t xml:space="preserve">(scatter plot) </w:t>
      </w:r>
      <w:r>
        <w:t xml:space="preserve">between predicted and measured kinetic values. </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lastRenderedPageBreak/>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3662C2F" w:rsidR="000D05AB" w:rsidRDefault="00DF34E5" w:rsidP="0084174E">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w:t>
      </w:r>
      <w:r w:rsidR="00557C11">
        <w:t>The weights are multiplied by a normalized form of the value (not shown), and can therefore indicate both a positive or negative relationship.</w:t>
      </w:r>
      <w:r w:rsidR="00D611EC">
        <w:t xml:space="preserve"> </w:t>
      </w:r>
      <w:r w:rsidR="00557C11">
        <w:t xml:space="preserve">For </w:t>
      </w:r>
      <w:r w:rsidR="00557C11">
        <w:lastRenderedPageBreak/>
        <w:t xml:space="preserve">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t>The relative contribution of each feature in determining the kinetic constant is given as a normalized weight (columns 1-3). Column 4 provides a description of each feature, and columns 5 and 6 show the range of observed values in the training dataset.</w:t>
      </w:r>
      <w:r w:rsidR="00557C11">
        <w:t xml:space="preserve"> </w:t>
      </w:r>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84174E">
      <w:pPr>
        <w:spacing w:line="480" w:lineRule="auto"/>
      </w:pPr>
    </w:p>
    <w:p w14:paraId="33F080F8" w14:textId="7DA29810" w:rsidR="00696E24" w:rsidRPr="00781200" w:rsidRDefault="00781200" w:rsidP="00354AFE">
      <w:pPr>
        <w:spacing w:line="480" w:lineRule="auto"/>
        <w:rPr>
          <w:b/>
        </w:rPr>
      </w:pPr>
      <w:r w:rsidRPr="00781200">
        <w:rPr>
          <w:b/>
        </w:rPr>
        <w:t>REFERENCES</w:t>
      </w:r>
    </w:p>
    <w:p w14:paraId="6A80D644" w14:textId="77777777" w:rsidR="004A477D" w:rsidRPr="004A477D" w:rsidRDefault="00696E24" w:rsidP="00354AFE">
      <w:pPr>
        <w:pStyle w:val="EndNoteBibliography"/>
        <w:spacing w:line="480" w:lineRule="auto"/>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354AFE">
      <w:pPr>
        <w:pStyle w:val="EndNoteBibliography"/>
        <w:spacing w:line="480" w:lineRule="auto"/>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354AFE">
      <w:pPr>
        <w:pStyle w:val="EndNoteBibliography"/>
        <w:spacing w:line="480" w:lineRule="auto"/>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354AFE">
      <w:pPr>
        <w:pStyle w:val="EndNoteBibliography"/>
        <w:spacing w:line="480" w:lineRule="auto"/>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354AFE">
      <w:pPr>
        <w:pStyle w:val="EndNoteBibliography"/>
        <w:spacing w:line="480" w:lineRule="auto"/>
        <w:rPr>
          <w:noProof/>
        </w:rPr>
      </w:pPr>
      <w:r w:rsidRPr="004A477D">
        <w:rPr>
          <w:noProof/>
        </w:rPr>
        <w:lastRenderedPageBreak/>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354AFE">
      <w:pPr>
        <w:pStyle w:val="EndNoteBibliography"/>
        <w:spacing w:line="480" w:lineRule="auto"/>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354AFE">
      <w:pPr>
        <w:pStyle w:val="EndNoteBibliography"/>
        <w:spacing w:line="480" w:lineRule="auto"/>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354AFE">
      <w:pPr>
        <w:pStyle w:val="EndNoteBibliography"/>
        <w:spacing w:line="480" w:lineRule="auto"/>
        <w:rPr>
          <w:noProof/>
        </w:rPr>
      </w:pPr>
      <w:r w:rsidRPr="004A477D">
        <w:rPr>
          <w:rFonts w:hint="eastAsia"/>
          <w:noProof/>
        </w:rPr>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354AFE">
      <w:pPr>
        <w:pStyle w:val="EndNoteBibliography"/>
        <w:spacing w:line="480" w:lineRule="auto"/>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354AFE">
      <w:pPr>
        <w:pStyle w:val="EndNoteBibliography"/>
        <w:spacing w:line="480" w:lineRule="auto"/>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354AFE">
      <w:pPr>
        <w:pStyle w:val="EndNoteBibliography"/>
        <w:spacing w:line="480" w:lineRule="auto"/>
        <w:rPr>
          <w:noProof/>
        </w:rPr>
      </w:pPr>
      <w:r w:rsidRPr="004A477D">
        <w:rPr>
          <w:noProof/>
        </w:rPr>
        <w:lastRenderedPageBreak/>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354AFE">
      <w:pPr>
        <w:pStyle w:val="EndNoteBibliography"/>
        <w:spacing w:line="480" w:lineRule="auto"/>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354AFE">
      <w:pPr>
        <w:pStyle w:val="EndNoteBibliography"/>
        <w:spacing w:line="480" w:lineRule="auto"/>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354AFE">
      <w:pPr>
        <w:pStyle w:val="EndNoteBibliography"/>
        <w:spacing w:line="480" w:lineRule="auto"/>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354AFE">
      <w:pPr>
        <w:pStyle w:val="EndNoteBibliography"/>
        <w:spacing w:line="480" w:lineRule="auto"/>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354AFE">
      <w:pPr>
        <w:pStyle w:val="EndNoteBibliography"/>
        <w:spacing w:line="480" w:lineRule="auto"/>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354AFE">
      <w:pPr>
        <w:pStyle w:val="EndNoteBibliography"/>
        <w:spacing w:line="480" w:lineRule="auto"/>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354AFE">
      <w:pPr>
        <w:pStyle w:val="EndNoteBibliography"/>
        <w:spacing w:line="480" w:lineRule="auto"/>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354AFE">
      <w:pPr>
        <w:pStyle w:val="EndNoteBibliography"/>
        <w:spacing w:line="480" w:lineRule="auto"/>
        <w:rPr>
          <w:noProof/>
        </w:rPr>
      </w:pPr>
      <w:r w:rsidRPr="004A477D">
        <w:rPr>
          <w:noProof/>
        </w:rPr>
        <w:lastRenderedPageBreak/>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354AFE">
      <w:pPr>
        <w:pStyle w:val="EndNoteBibliography"/>
        <w:spacing w:line="480" w:lineRule="auto"/>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354AFE">
      <w:pPr>
        <w:pStyle w:val="EndNoteBibliography"/>
        <w:spacing w:line="480" w:lineRule="auto"/>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574C91">
      <w:pPr>
        <w:spacing w:line="480" w:lineRule="auto"/>
      </w:pPr>
      <w:r>
        <w:fldChar w:fldCharType="end"/>
      </w:r>
      <w:bookmarkStart w:id="0" w:name="_GoBack"/>
      <w:bookmarkEnd w:id="0"/>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36DDD"/>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AFE"/>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74C91"/>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70EE"/>
    <w:rsid w:val="007E15D8"/>
    <w:rsid w:val="007E6A5B"/>
    <w:rsid w:val="007F744E"/>
    <w:rsid w:val="00821017"/>
    <w:rsid w:val="008236FF"/>
    <w:rsid w:val="0084174E"/>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30</Pages>
  <Words>10746</Words>
  <Characters>61256</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5</cp:revision>
  <dcterms:created xsi:type="dcterms:W3CDTF">2015-05-19T03:15:00Z</dcterms:created>
  <dcterms:modified xsi:type="dcterms:W3CDTF">2015-05-20T23:30:00Z</dcterms:modified>
</cp:coreProperties>
</file>